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Look w:val="04A0" w:firstRow="1" w:lastRow="0" w:firstColumn="1" w:lastColumn="0" w:noHBand="0" w:noVBand="1"/>
      </w:tblPr>
      <w:tblGrid>
        <w:gridCol w:w="3021"/>
        <w:gridCol w:w="6154"/>
      </w:tblGrid>
      <w:tr w:rsidR="00DE160D" w14:paraId="7B3FEBB8" w14:textId="77777777" w:rsidTr="00BF19F9">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6154"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BF19F9">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BF19F9">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BF19F9">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BF19F9">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BF19F9">
        <w:tc>
          <w:tcPr>
            <w:tcW w:w="3021" w:type="dxa"/>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6BF5932C"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3111D29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70115521"/>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lastRenderedPageBreak/>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bookmarkStart w:id="20"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bookmarkEnd w:id="20"/>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lastRenderedPageBreak/>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lastRenderedPageBreak/>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lastRenderedPageBreak/>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1"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21"/>
      <w:proofErr w:type="spellEnd"/>
    </w:p>
    <w:p w14:paraId="4F24A909" w14:textId="68B6F208"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lastRenderedPageBreak/>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lastRenderedPageBreak/>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2" w:name="_Ref162524712"/>
      <w:bookmarkStart w:id="23" w:name="_Ref162524708"/>
      <w:bookmarkStart w:id="24" w:name="_Toc170115522"/>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2"/>
      <w:r>
        <w:t xml:space="preserve">: </w:t>
      </w:r>
      <w:proofErr w:type="spellStart"/>
      <w:r>
        <w:t>Komunikacijske</w:t>
      </w:r>
      <w:proofErr w:type="spellEnd"/>
      <w:r>
        <w:t xml:space="preserve"> </w:t>
      </w:r>
      <w:proofErr w:type="spellStart"/>
      <w:r>
        <w:t>mreže</w:t>
      </w:r>
      <w:proofErr w:type="spellEnd"/>
      <w:r>
        <w:t>.</w:t>
      </w:r>
      <w:bookmarkEnd w:id="23"/>
      <w:bookmarkEnd w:id="24"/>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lastRenderedPageBreak/>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lastRenderedPageBreak/>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5"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5"/>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6" w:name="_Ref162370070"/>
      <w:bookmarkStart w:id="27"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6"/>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7"/>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lastRenderedPageBreak/>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8"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8"/>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9" w:name="_Toc170115122"/>
      <w:proofErr w:type="spellStart"/>
      <w:r>
        <w:lastRenderedPageBreak/>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9"/>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30" w:name="_Toc170115123"/>
      <w:proofErr w:type="spellStart"/>
      <w:r>
        <w:t>Formiranje</w:t>
      </w:r>
      <w:proofErr w:type="spellEnd"/>
      <w:r>
        <w:t xml:space="preserve"> </w:t>
      </w:r>
      <w:proofErr w:type="spellStart"/>
      <w:r>
        <w:t>skupin</w:t>
      </w:r>
      <w:bookmarkEnd w:id="30"/>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 xml:space="preserve">(Wyman &amp; Watson, </w:t>
      </w:r>
      <w:r w:rsidRPr="003D1BF4">
        <w:rPr>
          <w:rFonts w:ascii="Calibri" w:hAnsi="Calibri" w:cs="Calibri"/>
        </w:rPr>
        <w:lastRenderedPageBreak/>
        <w:t>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1"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1"/>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2"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2"/>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lastRenderedPageBreak/>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lastRenderedPageBreak/>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3" w:name="_Toc170115523"/>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3"/>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4" w:name="_Toc170115524"/>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4"/>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lastRenderedPageBreak/>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5" w:name="_Toc170115525"/>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5"/>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w:t>
      </w:r>
      <w:r w:rsidR="00C87EEF" w:rsidRPr="0039523D">
        <w:lastRenderedPageBreak/>
        <w:t xml:space="preserve">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6"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6"/>
      <w:proofErr w:type="spellEnd"/>
    </w:p>
    <w:p w14:paraId="5DCB7FC7" w14:textId="7732ECAC" w:rsidR="002D19BF" w:rsidRPr="002D19BF" w:rsidRDefault="00E94972" w:rsidP="002D19BF">
      <w:pPr>
        <w:pStyle w:val="Heading3"/>
      </w:pPr>
      <w:bookmarkStart w:id="37" w:name="_Toc170115126"/>
      <w:proofErr w:type="spellStart"/>
      <w:r>
        <w:t>Uvod</w:t>
      </w:r>
      <w:proofErr w:type="spellEnd"/>
      <w:r>
        <w:t xml:space="preserve"> v </w:t>
      </w:r>
      <w:proofErr w:type="spellStart"/>
      <w:r>
        <w:t>umetno</w:t>
      </w:r>
      <w:proofErr w:type="spellEnd"/>
      <w:r>
        <w:t xml:space="preserve"> </w:t>
      </w:r>
      <w:proofErr w:type="spellStart"/>
      <w:r>
        <w:t>inteligenco</w:t>
      </w:r>
      <w:bookmarkEnd w:id="37"/>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8"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8"/>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9" w:name="_Toc170115127"/>
      <w:proofErr w:type="spellStart"/>
      <w:r>
        <w:t>Strojno</w:t>
      </w:r>
      <w:proofErr w:type="spellEnd"/>
      <w:r>
        <w:t xml:space="preserve"> </w:t>
      </w:r>
      <w:proofErr w:type="spellStart"/>
      <w:r>
        <w:t>učenje</w:t>
      </w:r>
      <w:bookmarkEnd w:id="3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lastRenderedPageBreak/>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40"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4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w:t>
      </w:r>
      <w:r w:rsidRPr="002D1B02">
        <w:rPr>
          <w:lang w:val="sl-SI"/>
        </w:rPr>
        <w:lastRenderedPageBreak/>
        <w:t xml:space="preserve">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1" w:name="_Toc170115527"/>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2" w:name="_Toc170115528"/>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3" w:name="_Toc170115529"/>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4" w:name="_Toc170115530"/>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4546FA2C">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5" w:name="_Toc170115531"/>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6" w:name="_Toc170115532"/>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7" w:name="_Toc170115533"/>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AD48032">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8" w:name="_Toc170115534"/>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9" w:name="_Toc170115535"/>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9"/>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50"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50"/>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1" w:name="_Toc170115536"/>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1"/>
    </w:p>
    <w:p w14:paraId="307D220C" w14:textId="212FA802" w:rsidR="00CE44F4" w:rsidRDefault="00CE44F4" w:rsidP="00BD184E">
      <w:pPr>
        <w:pStyle w:val="Heading3"/>
      </w:pPr>
      <w:bookmarkStart w:id="52"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2"/>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3"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3"/>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4" w:name="_Toc170115131"/>
      <w:proofErr w:type="spellStart"/>
      <w:r>
        <w:t>Empirični</w:t>
      </w:r>
      <w:proofErr w:type="spellEnd"/>
      <w:r>
        <w:t xml:space="preserve"> del</w:t>
      </w:r>
      <w:bookmarkEnd w:id="54"/>
    </w:p>
    <w:p w14:paraId="7507C811" w14:textId="2D52E544" w:rsidR="00F02E01" w:rsidRDefault="00E94972" w:rsidP="00F02E01">
      <w:pPr>
        <w:pStyle w:val="Heading2"/>
      </w:pPr>
      <w:bookmarkStart w:id="55"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6" w:name="_Toc170115133"/>
      <w:proofErr w:type="spellStart"/>
      <w:r>
        <w:t>Raziskovalne</w:t>
      </w:r>
      <w:proofErr w:type="spellEnd"/>
      <w:r>
        <w:t xml:space="preserve"> </w:t>
      </w:r>
      <w:proofErr w:type="spellStart"/>
      <w:r>
        <w:t>hipoteze</w:t>
      </w:r>
      <w:bookmarkEnd w:id="5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7" w:name="_Toc170115134"/>
      <w:proofErr w:type="spellStart"/>
      <w:r>
        <w:t>Metodologija</w:t>
      </w:r>
      <w:bookmarkEnd w:id="57"/>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8" w:name="_Toc170115135"/>
      <w:proofErr w:type="spellStart"/>
      <w:r>
        <w:t>Vzorec</w:t>
      </w:r>
      <w:bookmarkEnd w:id="58"/>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9" w:name="_Toc170115136"/>
      <w:proofErr w:type="spellStart"/>
      <w:r>
        <w:t>Zbiranje</w:t>
      </w:r>
      <w:proofErr w:type="spellEnd"/>
      <w:r>
        <w:t xml:space="preserve"> </w:t>
      </w:r>
      <w:proofErr w:type="spellStart"/>
      <w:r>
        <w:t>podatkov</w:t>
      </w:r>
      <w:bookmarkEnd w:id="5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w:t>
      </w:r>
      <w:proofErr w:type="spellStart"/>
      <w:r w:rsidR="00F4275C" w:rsidRPr="00F4275C">
        <w:rPr>
          <w:rFonts w:ascii="Calibri" w:hAnsi="Calibri" w:cs="Calibri"/>
          <w:kern w:val="0"/>
        </w:rPr>
        <w:t>Zrari</w:t>
      </w:r>
      <w:proofErr w:type="spellEnd"/>
      <w:r w:rsidR="00F4275C" w:rsidRPr="00F4275C">
        <w:rPr>
          <w:rFonts w:ascii="Calibri" w:hAnsi="Calibri" w:cs="Calibri"/>
          <w:kern w:val="0"/>
        </w:rPr>
        <w:t xml:space="preserve"> &amp; </w:t>
      </w:r>
      <w:proofErr w:type="spellStart"/>
      <w:r w:rsidR="00F4275C" w:rsidRPr="00F4275C">
        <w:rPr>
          <w:rFonts w:ascii="Calibri" w:hAnsi="Calibri" w:cs="Calibri"/>
          <w:kern w:val="0"/>
        </w:rPr>
        <w:t>Sakale</w:t>
      </w:r>
      <w:proofErr w:type="spellEnd"/>
      <w:r w:rsidR="00F4275C" w:rsidRPr="00F4275C">
        <w:rPr>
          <w:rFonts w:ascii="Calibri" w:hAnsi="Calibri" w:cs="Calibri"/>
          <w:kern w:val="0"/>
        </w:rPr>
        <w:t>,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60" w:name="_Toc170115137"/>
      <w:proofErr w:type="spellStart"/>
      <w:r>
        <w:lastRenderedPageBreak/>
        <w:t>Obdelava</w:t>
      </w:r>
      <w:proofErr w:type="spellEnd"/>
      <w:r>
        <w:t xml:space="preserve"> </w:t>
      </w:r>
      <w:proofErr w:type="spellStart"/>
      <w:r>
        <w:t>podatkov</w:t>
      </w:r>
      <w:bookmarkEnd w:id="60"/>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1" w:name="_Toc170115138"/>
      <w:r>
        <w:rPr>
          <w:lang w:val="sl"/>
        </w:rPr>
        <w:t>Rezultati in interpretacija</w:t>
      </w:r>
      <w:bookmarkEnd w:id="61"/>
    </w:p>
    <w:p w14:paraId="50A1EE22" w14:textId="50245AC6" w:rsidR="00702B52" w:rsidRDefault="00702B52" w:rsidP="00702B52">
      <w:pPr>
        <w:pStyle w:val="Heading3"/>
        <w:rPr>
          <w:lang w:val="sl"/>
        </w:rPr>
      </w:pPr>
      <w:bookmarkStart w:id="62" w:name="_Toc170115139"/>
      <w:r>
        <w:rPr>
          <w:lang w:val="sl"/>
        </w:rPr>
        <w:t>Deskriptivna statistika</w:t>
      </w:r>
      <w:bookmarkEnd w:id="62"/>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3" w:name="_Ref168308819"/>
      <w:bookmarkStart w:id="64"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4"/>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5" w:name="_Ref168308825"/>
      <w:bookmarkStart w:id="66"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5"/>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6"/>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7" w:name="_Toc170115537"/>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7"/>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8" w:name="_Toc170115538"/>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8"/>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9" w:name="_Toc170115539"/>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9"/>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70" w:name="_Toc170115540"/>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70"/>
    </w:p>
    <w:p w14:paraId="4DF487FE" w14:textId="35F2ED7C" w:rsidR="004D06AC" w:rsidRDefault="004D06AC" w:rsidP="004D06AC">
      <w:pPr>
        <w:pStyle w:val="Heading3"/>
        <w:rPr>
          <w:lang w:val="sl"/>
        </w:rPr>
      </w:pPr>
      <w:bookmarkStart w:id="71" w:name="_Toc170115140"/>
      <w:r>
        <w:rPr>
          <w:lang w:val="sl"/>
        </w:rPr>
        <w:t>Test zanesljivosti</w:t>
      </w:r>
      <w:bookmarkEnd w:id="71"/>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2"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2"/>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3" w:name="_Toc170115141"/>
      <w:r>
        <w:rPr>
          <w:lang w:val="sl"/>
        </w:rPr>
        <w:t>Test normalnosti</w:t>
      </w:r>
      <w:bookmarkEnd w:id="7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4" w:name="_Toc170115541"/>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5" w:name="_Toc170115542"/>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6" w:name="_Toc170115543"/>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7" w:name="_Toc170115544"/>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8" w:name="_Toc170115545"/>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9" w:name="_Toc170115546"/>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9"/>
    </w:p>
    <w:p w14:paraId="323F9A5D" w14:textId="1CDC7B7D" w:rsidR="00BF62C0" w:rsidRDefault="00BF62C0" w:rsidP="00BF62C0">
      <w:pPr>
        <w:pStyle w:val="Caption"/>
        <w:keepNext/>
      </w:pPr>
      <w:bookmarkStart w:id="80"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80"/>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1" w:name="_Toc170115142"/>
      <w:r>
        <w:rPr>
          <w:lang w:val="sl"/>
        </w:rPr>
        <w:t xml:space="preserve">Test korelacije </w:t>
      </w:r>
      <w:proofErr w:type="spellStart"/>
      <w:r>
        <w:rPr>
          <w:lang w:val="sl"/>
        </w:rPr>
        <w:t>značilk</w:t>
      </w:r>
      <w:bookmarkEnd w:id="8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2" w:name="_Toc170115547"/>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2"/>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3"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3"/>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4" w:name="_Toc170115143"/>
      <w:r>
        <w:rPr>
          <w:lang w:val="sl"/>
        </w:rPr>
        <w:t xml:space="preserve">Test pomembnosti </w:t>
      </w:r>
      <w:proofErr w:type="spellStart"/>
      <w:r>
        <w:rPr>
          <w:lang w:val="sl"/>
        </w:rPr>
        <w:t>značilk</w:t>
      </w:r>
      <w:bookmarkEnd w:id="8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5" w:name="_Toc170115548"/>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5"/>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6" w:name="_Toc170115549"/>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6"/>
    </w:p>
    <w:p w14:paraId="26240775" w14:textId="08BCC136" w:rsidR="00BF62C0" w:rsidRDefault="00BF62C0" w:rsidP="00BF62C0">
      <w:pPr>
        <w:pStyle w:val="Caption"/>
        <w:keepNext/>
      </w:pPr>
      <w:bookmarkStart w:id="87"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7"/>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8" w:name="_Toc170115144"/>
      <w:r>
        <w:rPr>
          <w:lang w:val="sl"/>
        </w:rPr>
        <w:t xml:space="preserve">Test </w:t>
      </w:r>
      <w:proofErr w:type="spellStart"/>
      <w:r>
        <w:rPr>
          <w:lang w:val="sl"/>
        </w:rPr>
        <w:t>predikcije</w:t>
      </w:r>
      <w:bookmarkEnd w:id="88"/>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9"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73A8386">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90" w:name="_Toc170115550"/>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90"/>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1"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1B383AF5">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2" w:name="_Toc170115551"/>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2"/>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3"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3"/>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40190742">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4" w:name="_Toc170115552"/>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4"/>
    </w:p>
    <w:p w14:paraId="4909175F" w14:textId="062B0298" w:rsidR="00383408" w:rsidRDefault="00383408" w:rsidP="00383408">
      <w:pPr>
        <w:pStyle w:val="Heading3"/>
        <w:rPr>
          <w:lang w:val="sl"/>
        </w:rPr>
      </w:pPr>
      <w:bookmarkStart w:id="95" w:name="_Toc170115145"/>
      <w:r>
        <w:rPr>
          <w:lang w:val="sl"/>
        </w:rPr>
        <w:lastRenderedPageBreak/>
        <w:t>Test manjšanja dimenzije prostora oziroma vizualizacija podatkov</w:t>
      </w:r>
      <w:bookmarkEnd w:id="9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6" w:name="_Toc170115553"/>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6"/>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7" w:name="_Toc170115554"/>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7"/>
    </w:p>
    <w:p w14:paraId="572FFBA2" w14:textId="01A71A59" w:rsidR="001B5FBC" w:rsidRDefault="001B5FBC" w:rsidP="001B5FBC">
      <w:pPr>
        <w:pStyle w:val="Heading1"/>
      </w:pPr>
      <w:bookmarkStart w:id="98" w:name="_Toc170115146"/>
      <w:proofErr w:type="spellStart"/>
      <w:r>
        <w:t>Diskusija</w:t>
      </w:r>
      <w:bookmarkEnd w:id="9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9"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100"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00"/>
      <w:proofErr w:type="spellEnd"/>
    </w:p>
    <w:p w14:paraId="0ED0FCE0" w14:textId="4288010F" w:rsidR="00423309" w:rsidRDefault="00812CAE" w:rsidP="00F743CF">
      <w:r>
        <w:fldChar w:fldCharType="begin"/>
      </w:r>
      <w:r w:rsidR="00005EC1">
        <w:instrText xml:space="preserve"> ADDIN ZOTERO_BIBL {"uncited":[],"omitted":[],"custom":[]} CSL_BIBLIOGRAPHY </w:instrText>
      </w:r>
      <w:r>
        <w:fldChar w:fldCharType="separate"/>
      </w:r>
      <w:r w:rsidR="00C57E44" w:rsidRPr="00C57E44">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1" w:name="_Ref150947220"/>
      <w:bookmarkStart w:id="102" w:name="_Ref150947223"/>
      <w:bookmarkStart w:id="103" w:name="_Toc170115149"/>
      <w:proofErr w:type="spellStart"/>
      <w:r>
        <w:lastRenderedPageBreak/>
        <w:t>Prilog</w:t>
      </w:r>
      <w:bookmarkEnd w:id="101"/>
      <w:bookmarkEnd w:id="102"/>
      <w:r w:rsidR="00B77D6E">
        <w:t>a</w:t>
      </w:r>
      <w:proofErr w:type="spellEnd"/>
      <w:r w:rsidR="00B77D6E">
        <w:t xml:space="preserve"> A</w:t>
      </w:r>
      <w:r w:rsidR="00383408">
        <w:t xml:space="preserve">: </w:t>
      </w:r>
      <w:proofErr w:type="spellStart"/>
      <w:r w:rsidR="00383408">
        <w:t>Vprašalnik</w:t>
      </w:r>
      <w:bookmarkEnd w:id="10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4"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5" w:name="_Ref168311202"/>
      <w:bookmarkStart w:id="106" w:name="_Ref168311206"/>
      <w:bookmarkStart w:id="107" w:name="_Ref168311211"/>
      <w:bookmarkStart w:id="108"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5"/>
      <w:bookmarkEnd w:id="106"/>
      <w:bookmarkEnd w:id="107"/>
      <w:bookmarkEnd w:id="108"/>
      <w:proofErr w:type="spellEnd"/>
    </w:p>
    <w:p w14:paraId="2AC6A050" w14:textId="2985530F" w:rsidR="00EA76EE" w:rsidRDefault="00EA76EE" w:rsidP="00EA76EE">
      <w:pPr>
        <w:pStyle w:val="Caption"/>
        <w:keepNext/>
      </w:pPr>
      <w:bookmarkStart w:id="109"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9"/>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10" w:name="_Toc170115152"/>
      <w:proofErr w:type="spellStart"/>
      <w:r>
        <w:t>Priloga</w:t>
      </w:r>
      <w:proofErr w:type="spellEnd"/>
      <w:r>
        <w:t xml:space="preserve"> D: Data management plan</w:t>
      </w:r>
      <w:bookmarkEnd w:id="110"/>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94A8A0" w14:textId="77777777" w:rsidR="005B1A8E" w:rsidRDefault="005B1A8E" w:rsidP="00AE29F3">
      <w:pPr>
        <w:spacing w:after="0" w:line="240" w:lineRule="auto"/>
      </w:pPr>
      <w:r>
        <w:separator/>
      </w:r>
    </w:p>
  </w:endnote>
  <w:endnote w:type="continuationSeparator" w:id="0">
    <w:p w14:paraId="71494217" w14:textId="77777777" w:rsidR="005B1A8E" w:rsidRDefault="005B1A8E"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C82B6B" w14:textId="77777777" w:rsidR="005B1A8E" w:rsidRDefault="005B1A8E" w:rsidP="00AE29F3">
      <w:pPr>
        <w:spacing w:after="0" w:line="240" w:lineRule="auto"/>
      </w:pPr>
      <w:r>
        <w:separator/>
      </w:r>
    </w:p>
  </w:footnote>
  <w:footnote w:type="continuationSeparator" w:id="0">
    <w:p w14:paraId="77564D29" w14:textId="77777777" w:rsidR="005B1A8E" w:rsidRDefault="005B1A8E"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37A09"/>
    <w:rsid w:val="00040560"/>
    <w:rsid w:val="00040D1B"/>
    <w:rsid w:val="00040EC3"/>
    <w:rsid w:val="000457E0"/>
    <w:rsid w:val="00046752"/>
    <w:rsid w:val="00047FDE"/>
    <w:rsid w:val="000506A8"/>
    <w:rsid w:val="0005229C"/>
    <w:rsid w:val="00052D80"/>
    <w:rsid w:val="00053C43"/>
    <w:rsid w:val="000561D5"/>
    <w:rsid w:val="00056318"/>
    <w:rsid w:val="00062F2C"/>
    <w:rsid w:val="00067E0F"/>
    <w:rsid w:val="0007231B"/>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BCC"/>
    <w:rsid w:val="000F3F21"/>
    <w:rsid w:val="000F412E"/>
    <w:rsid w:val="000F482F"/>
    <w:rsid w:val="000F5155"/>
    <w:rsid w:val="000F5BD6"/>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C86"/>
    <w:rsid w:val="00140900"/>
    <w:rsid w:val="00143381"/>
    <w:rsid w:val="00143884"/>
    <w:rsid w:val="00143F43"/>
    <w:rsid w:val="0014428B"/>
    <w:rsid w:val="00146E13"/>
    <w:rsid w:val="00146F8F"/>
    <w:rsid w:val="00152DB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46A0D"/>
    <w:rsid w:val="00350ACC"/>
    <w:rsid w:val="00350F48"/>
    <w:rsid w:val="00351B77"/>
    <w:rsid w:val="00364836"/>
    <w:rsid w:val="00364AF2"/>
    <w:rsid w:val="00365F21"/>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38DF"/>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47DF"/>
    <w:rsid w:val="00474C21"/>
    <w:rsid w:val="00474C4F"/>
    <w:rsid w:val="0047701C"/>
    <w:rsid w:val="00481561"/>
    <w:rsid w:val="00482DA3"/>
    <w:rsid w:val="00483D35"/>
    <w:rsid w:val="004870D6"/>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0F0F"/>
    <w:rsid w:val="005A63C7"/>
    <w:rsid w:val="005A7DF0"/>
    <w:rsid w:val="005B0E2E"/>
    <w:rsid w:val="005B1A8E"/>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502D"/>
    <w:rsid w:val="006777C1"/>
    <w:rsid w:val="00677AE0"/>
    <w:rsid w:val="0068005C"/>
    <w:rsid w:val="00682642"/>
    <w:rsid w:val="00683648"/>
    <w:rsid w:val="0068556A"/>
    <w:rsid w:val="00685DAB"/>
    <w:rsid w:val="00686F8A"/>
    <w:rsid w:val="00692310"/>
    <w:rsid w:val="00696545"/>
    <w:rsid w:val="00697B21"/>
    <w:rsid w:val="006A4D27"/>
    <w:rsid w:val="006A754D"/>
    <w:rsid w:val="006B17DF"/>
    <w:rsid w:val="006B340B"/>
    <w:rsid w:val="006C14D0"/>
    <w:rsid w:val="006C24CA"/>
    <w:rsid w:val="006C3C0D"/>
    <w:rsid w:val="006C4E58"/>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600E2"/>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5E70"/>
    <w:rsid w:val="00AF6220"/>
    <w:rsid w:val="00AF7500"/>
    <w:rsid w:val="00B00F14"/>
    <w:rsid w:val="00B01A10"/>
    <w:rsid w:val="00B05F9F"/>
    <w:rsid w:val="00B07481"/>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5067"/>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3</TotalTime>
  <Pages>82</Pages>
  <Words>20274</Words>
  <Characters>122556</Characters>
  <Application>Microsoft Office Word</Application>
  <DocSecurity>0</DocSecurity>
  <Lines>3131</Lines>
  <Paragraphs>130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03</cp:revision>
  <cp:lastPrinted>2024-01-12T12:12:00Z</cp:lastPrinted>
  <dcterms:created xsi:type="dcterms:W3CDTF">2023-09-23T17:00:00Z</dcterms:created>
  <dcterms:modified xsi:type="dcterms:W3CDTF">2024-06-3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uB3lK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